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29A563B" w14:textId="507980D3" w:rsidR="00E43E47" w:rsidRPr="00860A38" w:rsidRDefault="00752E7B" w:rsidP="004F0B7E">
      <w:pPr>
        <w:rPr>
          <w:sz w:val="20"/>
          <w:szCs w:val="20"/>
        </w:rPr>
      </w:pPr>
      <w:r w:rsidRPr="00860A38">
        <w:rPr>
          <w:sz w:val="20"/>
          <w:szCs w:val="20"/>
          <w:u w:val="single"/>
        </w:rPr>
        <w:t>Table</w:t>
      </w:r>
      <w:r w:rsidR="00AF50CB" w:rsidRPr="00860A38">
        <w:rPr>
          <w:sz w:val="20"/>
          <w:szCs w:val="20"/>
          <w:u w:val="single"/>
        </w:rPr>
        <w:t xml:space="preserve"> </w:t>
      </w:r>
      <w:r w:rsidR="00D410F6">
        <w:rPr>
          <w:sz w:val="20"/>
          <w:szCs w:val="20"/>
          <w:u w:val="single"/>
        </w:rPr>
        <w:t>S</w:t>
      </w:r>
      <w:r w:rsidR="00AF50CB" w:rsidRPr="00860A38">
        <w:rPr>
          <w:sz w:val="20"/>
          <w:szCs w:val="20"/>
          <w:u w:val="single"/>
        </w:rPr>
        <w:t>1</w:t>
      </w:r>
      <w:r w:rsidR="00E64884">
        <w:rPr>
          <w:sz w:val="20"/>
          <w:szCs w:val="20"/>
        </w:rPr>
        <w:t xml:space="preserve">. </w:t>
      </w:r>
      <w:r w:rsidR="00AF50CB" w:rsidRPr="00860A38">
        <w:rPr>
          <w:sz w:val="20"/>
          <w:szCs w:val="20"/>
        </w:rPr>
        <w:t xml:space="preserve">Canadian ethnicity distribution as estimated through the 2016 </w:t>
      </w:r>
      <w:r w:rsidR="00E13ECC" w:rsidRPr="00860A38">
        <w:rPr>
          <w:sz w:val="20"/>
          <w:szCs w:val="20"/>
        </w:rPr>
        <w:t xml:space="preserve">Canadian </w:t>
      </w:r>
      <w:r w:rsidR="00AF50CB" w:rsidRPr="00860A38">
        <w:rPr>
          <w:sz w:val="20"/>
          <w:szCs w:val="20"/>
        </w:rPr>
        <w:t>Census</w:t>
      </w:r>
      <w:r w:rsidR="00E13ECC" w:rsidRPr="00860A38">
        <w:rPr>
          <w:sz w:val="20"/>
          <w:szCs w:val="20"/>
        </w:rPr>
        <w:t>,</w:t>
      </w:r>
      <w:r w:rsidR="00AF50CB" w:rsidRPr="00860A38">
        <w:rPr>
          <w:sz w:val="20"/>
          <w:szCs w:val="20"/>
        </w:rPr>
        <w:t xml:space="preserve"> among males aged 0-14</w:t>
      </w:r>
      <w:r w:rsidR="0004206E">
        <w:rPr>
          <w:sz w:val="20"/>
          <w:szCs w:val="20"/>
        </w:rPr>
        <w:t>.</w:t>
      </w:r>
    </w:p>
    <w:p w14:paraId="4A32B56A" w14:textId="35B327CB" w:rsidR="002341CB" w:rsidRPr="00860A38" w:rsidRDefault="002341CB" w:rsidP="004F0B7E">
      <w:pPr>
        <w:pStyle w:val="ListParagraph"/>
        <w:ind w:left="360"/>
        <w:rPr>
          <w:rFonts w:ascii="Times New Roman" w:hAnsi="Times New Roman" w:cs="Times New Roman"/>
          <w:sz w:val="20"/>
          <w:szCs w:val="20"/>
        </w:rPr>
      </w:pPr>
    </w:p>
    <w:tbl>
      <w:tblPr>
        <w:tblW w:w="6840" w:type="dxa"/>
        <w:tblInd w:w="450" w:type="dxa"/>
        <w:tblLook w:val="04A0" w:firstRow="1" w:lastRow="0" w:firstColumn="1" w:lastColumn="0" w:noHBand="0" w:noVBand="1"/>
      </w:tblPr>
      <w:tblGrid>
        <w:gridCol w:w="2790"/>
        <w:gridCol w:w="4050"/>
      </w:tblGrid>
      <w:tr w:rsidR="00752E7B" w:rsidRPr="00A252A0" w14:paraId="1B601640" w14:textId="77777777" w:rsidTr="00456CDF">
        <w:trPr>
          <w:trHeight w:val="89"/>
        </w:trPr>
        <w:tc>
          <w:tcPr>
            <w:tcW w:w="279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D85B88" w14:textId="5EC7CE62" w:rsidR="00752E7B" w:rsidRPr="00A252A0" w:rsidRDefault="00752E7B" w:rsidP="004F0B7E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405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3C6E36" w14:textId="6C57A44E" w:rsidR="00752E7B" w:rsidRPr="00A252A0" w:rsidRDefault="00752E7B" w:rsidP="004F0B7E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</w:p>
        </w:tc>
      </w:tr>
      <w:tr w:rsidR="00752E7B" w:rsidRPr="00A252A0" w14:paraId="21866EA0" w14:textId="77777777" w:rsidTr="00456CDF">
        <w:trPr>
          <w:trHeight w:val="513"/>
        </w:trPr>
        <w:tc>
          <w:tcPr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42686B" w14:textId="2EF742BB" w:rsidR="00752E7B" w:rsidRPr="00A252A0" w:rsidRDefault="00703949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Ethnicity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EACC28A" w14:textId="624E89D4" w:rsidR="00752E7B" w:rsidRPr="00A252A0" w:rsidRDefault="00332A91" w:rsidP="004F0B7E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Population</w:t>
            </w:r>
          </w:p>
        </w:tc>
      </w:tr>
      <w:tr w:rsidR="00752E7B" w:rsidRPr="00A252A0" w14:paraId="7F58A16F" w14:textId="77777777" w:rsidTr="00853337">
        <w:trPr>
          <w:trHeight w:val="431"/>
        </w:trPr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EC3BF" w14:textId="77777777" w:rsidR="00752E7B" w:rsidRPr="00A252A0" w:rsidRDefault="00752E7B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 xml:space="preserve">Aboriginal 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84524" w14:textId="144491B1" w:rsidR="00752E7B" w:rsidRPr="00A252A0" w:rsidRDefault="0045794C" w:rsidP="004F0B7E">
            <w:pPr>
              <w:jc w:val="center"/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 xml:space="preserve">101950 </w:t>
            </w:r>
            <w:r w:rsidR="00752E7B" w:rsidRPr="00A252A0">
              <w:rPr>
                <w:color w:val="000000"/>
                <w:sz w:val="16"/>
                <w:szCs w:val="16"/>
              </w:rPr>
              <w:t>+</w:t>
            </w:r>
            <w:r w:rsidRPr="00A252A0">
              <w:rPr>
                <w:sz w:val="16"/>
                <w:szCs w:val="16"/>
              </w:rPr>
              <w:t xml:space="preserve"> </w:t>
            </w:r>
            <w:r w:rsidRPr="00A252A0">
              <w:rPr>
                <w:color w:val="000000"/>
                <w:sz w:val="16"/>
                <w:szCs w:val="16"/>
              </w:rPr>
              <w:t xml:space="preserve">185520 </w:t>
            </w:r>
            <w:r w:rsidR="00752E7B" w:rsidRPr="00A252A0">
              <w:rPr>
                <w:color w:val="000000"/>
                <w:sz w:val="16"/>
                <w:szCs w:val="16"/>
              </w:rPr>
              <w:t xml:space="preserve">= 287470 </w:t>
            </w:r>
          </w:p>
        </w:tc>
      </w:tr>
      <w:tr w:rsidR="00752E7B" w:rsidRPr="00A252A0" w14:paraId="11657A75" w14:textId="77777777" w:rsidTr="00853337">
        <w:trPr>
          <w:trHeight w:val="450"/>
        </w:trPr>
        <w:tc>
          <w:tcPr>
            <w:tcW w:w="2790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6248D" w14:textId="77777777" w:rsidR="00752E7B" w:rsidRPr="00A252A0" w:rsidRDefault="00752E7B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African origins</w:t>
            </w:r>
          </w:p>
        </w:tc>
        <w:tc>
          <w:tcPr>
            <w:tcW w:w="4050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24E733" w14:textId="58EB219E" w:rsidR="00752E7B" w:rsidRPr="00A252A0" w:rsidRDefault="00752E7B" w:rsidP="004F0B7E">
            <w:pPr>
              <w:jc w:val="center"/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61155</w:t>
            </w:r>
          </w:p>
        </w:tc>
      </w:tr>
      <w:tr w:rsidR="00752E7B" w:rsidRPr="00A252A0" w14:paraId="5D3A0168" w14:textId="77777777" w:rsidTr="00853337">
        <w:trPr>
          <w:trHeight w:val="450"/>
        </w:trPr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79C96" w14:textId="77777777" w:rsidR="00752E7B" w:rsidRPr="00A252A0" w:rsidRDefault="00752E7B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 xml:space="preserve">Non-aboriginal, non-African </w:t>
            </w:r>
          </w:p>
        </w:tc>
        <w:tc>
          <w:tcPr>
            <w:tcW w:w="40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DF2EA4" w14:textId="5B71B5E4" w:rsidR="00752E7B" w:rsidRPr="00A252A0" w:rsidRDefault="00D96C02" w:rsidP="004F0B7E">
            <w:pPr>
              <w:jc w:val="center"/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 xml:space="preserve">2981145 - 287470 - 161155 = </w:t>
            </w:r>
            <w:r w:rsidR="00752E7B" w:rsidRPr="00A252A0">
              <w:rPr>
                <w:color w:val="000000"/>
                <w:sz w:val="16"/>
                <w:szCs w:val="16"/>
              </w:rPr>
              <w:t>2532520</w:t>
            </w:r>
          </w:p>
        </w:tc>
      </w:tr>
      <w:tr w:rsidR="00752E7B" w:rsidRPr="00A252A0" w14:paraId="3733D85D" w14:textId="77777777" w:rsidTr="00853337">
        <w:trPr>
          <w:trHeight w:val="350"/>
        </w:trPr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964621" w14:textId="12315248" w:rsidR="00752E7B" w:rsidRPr="00A252A0" w:rsidRDefault="00752E7B" w:rsidP="004F0B7E">
            <w:pPr>
              <w:rPr>
                <w:b/>
                <w:color w:val="000000"/>
                <w:sz w:val="16"/>
                <w:szCs w:val="16"/>
              </w:rPr>
            </w:pPr>
            <w:r w:rsidRPr="00A252A0">
              <w:rPr>
                <w:b/>
                <w:color w:val="000000"/>
                <w:sz w:val="16"/>
                <w:szCs w:val="16"/>
              </w:rPr>
              <w:t>Total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0D5853" w14:textId="7AD50343" w:rsidR="00752E7B" w:rsidRPr="00A252A0" w:rsidRDefault="00752E7B" w:rsidP="004F0B7E">
            <w:pPr>
              <w:jc w:val="center"/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981145</w:t>
            </w:r>
          </w:p>
        </w:tc>
      </w:tr>
    </w:tbl>
    <w:p w14:paraId="35FD3D8E" w14:textId="77777777" w:rsidR="00E340FE" w:rsidRPr="00860A38" w:rsidRDefault="00E340FE" w:rsidP="004F0B7E">
      <w:pPr>
        <w:rPr>
          <w:sz w:val="20"/>
          <w:szCs w:val="20"/>
        </w:rPr>
      </w:pPr>
    </w:p>
    <w:p w14:paraId="4FF88E29" w14:textId="04B9FAA5" w:rsidR="00413A5B" w:rsidRPr="00860A38" w:rsidRDefault="00AE0911" w:rsidP="004F0B7E">
      <w:pPr>
        <w:rPr>
          <w:sz w:val="20"/>
          <w:szCs w:val="20"/>
        </w:rPr>
      </w:pPr>
      <w:r w:rsidRPr="00860A38">
        <w:rPr>
          <w:sz w:val="20"/>
          <w:szCs w:val="20"/>
        </w:rPr>
        <w:t>Note: T</w:t>
      </w:r>
      <w:r w:rsidR="00E340FE" w:rsidRPr="00860A38">
        <w:rPr>
          <w:sz w:val="20"/>
          <w:szCs w:val="20"/>
        </w:rPr>
        <w:t>he total numbers of individuals represented in the two different sets of demographic tables stratified by age and sex</w:t>
      </w:r>
      <w:r w:rsidR="0074374D" w:rsidRPr="00860A38">
        <w:rPr>
          <w:sz w:val="20"/>
          <w:szCs w:val="20"/>
        </w:rPr>
        <w:t xml:space="preserve"> sometimes differ</w:t>
      </w:r>
      <w:r w:rsidRPr="00860A38">
        <w:rPr>
          <w:sz w:val="20"/>
          <w:szCs w:val="20"/>
        </w:rPr>
        <w:t>ed</w:t>
      </w:r>
      <w:r w:rsidR="0074374D" w:rsidRPr="00860A38">
        <w:rPr>
          <w:sz w:val="20"/>
          <w:szCs w:val="20"/>
        </w:rPr>
        <w:t xml:space="preserve"> by 5-10 individuals</w:t>
      </w:r>
      <w:r w:rsidR="00E340FE" w:rsidRPr="00860A38">
        <w:rPr>
          <w:sz w:val="20"/>
          <w:szCs w:val="20"/>
        </w:rPr>
        <w:t>, due to random rounding</w:t>
      </w:r>
      <w:r w:rsidR="006F0A8D" w:rsidRPr="00860A38">
        <w:rPr>
          <w:sz w:val="20"/>
          <w:szCs w:val="20"/>
        </w:rPr>
        <w:t xml:space="preserve"> </w:t>
      </w:r>
      <w:r w:rsidR="002C7421" w:rsidRPr="00860A38">
        <w:rPr>
          <w:sz w:val="20"/>
          <w:szCs w:val="20"/>
        </w:rPr>
        <w:t>(</w:t>
      </w:r>
      <w:r w:rsidR="006F0A8D" w:rsidRPr="00860A38">
        <w:rPr>
          <w:sz w:val="20"/>
          <w:szCs w:val="20"/>
        </w:rPr>
        <w:t>by multiples of 5</w:t>
      </w:r>
      <w:r w:rsidR="002C7421" w:rsidRPr="00860A38">
        <w:rPr>
          <w:sz w:val="20"/>
          <w:szCs w:val="20"/>
        </w:rPr>
        <w:t>)</w:t>
      </w:r>
      <w:r w:rsidR="006F0A8D" w:rsidRPr="00860A38">
        <w:rPr>
          <w:sz w:val="20"/>
          <w:szCs w:val="20"/>
        </w:rPr>
        <w:t xml:space="preserve"> </w:t>
      </w:r>
      <w:r w:rsidR="00A23A5A" w:rsidRPr="00860A38">
        <w:rPr>
          <w:sz w:val="20"/>
          <w:szCs w:val="20"/>
        </w:rPr>
        <w:t>to</w:t>
      </w:r>
      <w:r w:rsidR="006F0A8D" w:rsidRPr="00860A38">
        <w:rPr>
          <w:sz w:val="20"/>
          <w:szCs w:val="20"/>
        </w:rPr>
        <w:t xml:space="preserve"> preserve confidentiality in smaller groups</w:t>
      </w:r>
      <w:r w:rsidR="00E340FE" w:rsidRPr="00860A38">
        <w:rPr>
          <w:sz w:val="20"/>
          <w:szCs w:val="20"/>
        </w:rPr>
        <w:t xml:space="preserve">, as described on the </w:t>
      </w:r>
      <w:r w:rsidR="00FF0D48" w:rsidRPr="00860A38">
        <w:rPr>
          <w:sz w:val="20"/>
          <w:szCs w:val="20"/>
        </w:rPr>
        <w:t>Statistics</w:t>
      </w:r>
      <w:r w:rsidR="00E340FE" w:rsidRPr="00860A38">
        <w:rPr>
          <w:sz w:val="20"/>
          <w:szCs w:val="20"/>
        </w:rPr>
        <w:t xml:space="preserve"> Canada website and through </w:t>
      </w:r>
      <w:r w:rsidR="00FF0D48" w:rsidRPr="00860A38">
        <w:rPr>
          <w:sz w:val="20"/>
          <w:szCs w:val="20"/>
        </w:rPr>
        <w:t>correspondence with the group</w:t>
      </w:r>
      <w:r w:rsidR="00E64884">
        <w:rPr>
          <w:sz w:val="20"/>
          <w:szCs w:val="20"/>
        </w:rPr>
        <w:t xml:space="preserve">. </w:t>
      </w:r>
      <w:r w:rsidR="00414967" w:rsidRPr="00860A38">
        <w:rPr>
          <w:sz w:val="20"/>
          <w:szCs w:val="20"/>
        </w:rPr>
        <w:t>T</w:t>
      </w:r>
      <w:r w:rsidR="001B2231" w:rsidRPr="00860A38">
        <w:rPr>
          <w:sz w:val="20"/>
          <w:szCs w:val="20"/>
        </w:rPr>
        <w:t>he</w:t>
      </w:r>
      <w:r w:rsidR="00414967" w:rsidRPr="00860A38">
        <w:rPr>
          <w:sz w:val="20"/>
          <w:szCs w:val="20"/>
        </w:rPr>
        <w:t>re were also differences in the</w:t>
      </w:r>
      <w:r w:rsidR="001B2231" w:rsidRPr="00860A38">
        <w:rPr>
          <w:sz w:val="20"/>
          <w:szCs w:val="20"/>
        </w:rPr>
        <w:t xml:space="preserve"> number of Canadians </w:t>
      </w:r>
      <w:r w:rsidR="00414967" w:rsidRPr="00860A38">
        <w:rPr>
          <w:sz w:val="20"/>
          <w:szCs w:val="20"/>
        </w:rPr>
        <w:t xml:space="preserve">who reported their </w:t>
      </w:r>
      <w:r w:rsidR="001B2231" w:rsidRPr="00860A38">
        <w:rPr>
          <w:sz w:val="20"/>
          <w:szCs w:val="20"/>
        </w:rPr>
        <w:t>ethnicit</w:t>
      </w:r>
      <w:r w:rsidR="00414967" w:rsidRPr="00860A38">
        <w:rPr>
          <w:sz w:val="20"/>
          <w:szCs w:val="20"/>
        </w:rPr>
        <w:t>y</w:t>
      </w:r>
      <w:r w:rsidR="001B2231" w:rsidRPr="00860A38">
        <w:rPr>
          <w:sz w:val="20"/>
          <w:szCs w:val="20"/>
        </w:rPr>
        <w:t xml:space="preserve"> </w:t>
      </w:r>
      <w:r w:rsidR="00414967" w:rsidRPr="00860A38">
        <w:rPr>
          <w:sz w:val="20"/>
          <w:szCs w:val="20"/>
        </w:rPr>
        <w:t xml:space="preserve">relative to </w:t>
      </w:r>
      <w:r w:rsidR="00881713" w:rsidRPr="00860A38">
        <w:rPr>
          <w:sz w:val="20"/>
          <w:szCs w:val="20"/>
        </w:rPr>
        <w:t xml:space="preserve">the numbers </w:t>
      </w:r>
      <w:r w:rsidR="00414967" w:rsidRPr="00860A38">
        <w:rPr>
          <w:sz w:val="20"/>
          <w:szCs w:val="20"/>
        </w:rPr>
        <w:t>listed in suicide fatality data</w:t>
      </w:r>
      <w:r w:rsidR="00A056B2" w:rsidRPr="00860A38">
        <w:rPr>
          <w:sz w:val="20"/>
          <w:szCs w:val="20"/>
        </w:rPr>
        <w:t xml:space="preserve"> because the ethnicity questions were part of the long-form census which was only administered to private households, and thus does not include collective dwellings</w:t>
      </w:r>
      <w:r w:rsidR="00E64884">
        <w:rPr>
          <w:sz w:val="20"/>
          <w:szCs w:val="20"/>
        </w:rPr>
        <w:t xml:space="preserve">. </w:t>
      </w:r>
      <w:r w:rsidR="00881713" w:rsidRPr="00860A38">
        <w:rPr>
          <w:sz w:val="20"/>
          <w:szCs w:val="20"/>
        </w:rPr>
        <w:t>These difference</w:t>
      </w:r>
      <w:r w:rsidR="00357CAF" w:rsidRPr="00860A38">
        <w:rPr>
          <w:sz w:val="20"/>
          <w:szCs w:val="20"/>
        </w:rPr>
        <w:t>s</w:t>
      </w:r>
      <w:r w:rsidR="00881713" w:rsidRPr="00860A38">
        <w:rPr>
          <w:sz w:val="20"/>
          <w:szCs w:val="20"/>
        </w:rPr>
        <w:t xml:space="preserve"> were present overall, with 34,460,065 observations of ethnicity and </w:t>
      </w:r>
      <w:r w:rsidR="001B2231" w:rsidRPr="00860A38">
        <w:rPr>
          <w:color w:val="000000"/>
          <w:sz w:val="20"/>
          <w:szCs w:val="20"/>
        </w:rPr>
        <w:t>35,151,730</w:t>
      </w:r>
      <w:r w:rsidR="001B2231" w:rsidRPr="00860A38">
        <w:rPr>
          <w:sz w:val="20"/>
          <w:szCs w:val="20"/>
        </w:rPr>
        <w:t xml:space="preserve"> </w:t>
      </w:r>
      <w:r w:rsidR="00A056B2" w:rsidRPr="00860A38">
        <w:rPr>
          <w:sz w:val="20"/>
          <w:szCs w:val="20"/>
        </w:rPr>
        <w:t>people in the population, and in sex-specific age groups</w:t>
      </w:r>
      <w:r w:rsidR="00E64884">
        <w:rPr>
          <w:sz w:val="20"/>
          <w:szCs w:val="20"/>
        </w:rPr>
        <w:t xml:space="preserve">. </w:t>
      </w:r>
      <w:bookmarkStart w:id="0" w:name="_GoBack"/>
      <w:bookmarkEnd w:id="0"/>
    </w:p>
    <w:p w14:paraId="7622A2A5" w14:textId="7FADE4EC" w:rsidR="002341CB" w:rsidRPr="00860A38" w:rsidRDefault="00621A5A" w:rsidP="004F0B7E">
      <w:pPr>
        <w:rPr>
          <w:sz w:val="20"/>
          <w:szCs w:val="20"/>
        </w:rPr>
      </w:pPr>
      <w:r w:rsidRPr="00860A38">
        <w:rPr>
          <w:sz w:val="20"/>
          <w:szCs w:val="20"/>
        </w:rPr>
        <w:t>5</w:t>
      </w:r>
      <w:r w:rsidR="00E64884">
        <w:rPr>
          <w:sz w:val="20"/>
          <w:szCs w:val="20"/>
        </w:rPr>
        <w:t xml:space="preserve">. </w:t>
      </w:r>
      <w:r w:rsidR="00AE0911" w:rsidRPr="00860A38">
        <w:rPr>
          <w:sz w:val="20"/>
          <w:szCs w:val="20"/>
        </w:rPr>
        <w:t xml:space="preserve">We downloaded data </w:t>
      </w:r>
      <w:r w:rsidR="00D67498" w:rsidRPr="00860A38">
        <w:rPr>
          <w:sz w:val="20"/>
          <w:szCs w:val="20"/>
        </w:rPr>
        <w:t xml:space="preserve">from </w:t>
      </w:r>
      <w:r w:rsidR="00666CE1" w:rsidRPr="00860A38">
        <w:rPr>
          <w:sz w:val="20"/>
          <w:szCs w:val="20"/>
        </w:rPr>
        <w:t>the Web-based Injury Statistics Query and Reporting System (WISQARS) through the Centers for Disease Control and Prevention (CDC)</w:t>
      </w:r>
      <w:r w:rsidR="00666CE1" w:rsidRPr="00860A38">
        <w:rPr>
          <w:sz w:val="20"/>
          <w:szCs w:val="20"/>
        </w:rPr>
        <w:fldChar w:fldCharType="begin" w:fldLock="1"/>
      </w:r>
      <w:r w:rsidR="003A6697">
        <w:rPr>
          <w:sz w:val="20"/>
          <w:szCs w:val="20"/>
        </w:rPr>
        <w:instrText>ADDIN CSL_CITATION {"citationID":"al4qj5dpq","citationItems":[{"id":"ITEM-1","itemData":{"URL":"https://webappa.cdc.gov/sasweb/ncipc/mortrate.html","accessed":{"date-parts":[["2018","8","14"]]},"id":"ITEM-1","issued":{"date-parts":[["2017"]]},"title":"Fatal Injury Reports, National, Regional and State, 1981 – 2016. WISQARS Fatal Injury Data, Centers for Disease Control and Prevention","type":"webpage"},"uri":["http://www.mendeley.com/documents/?uuid=c8099a91-2bf8-4dc3-a292-9b58caeda5ba"],"uris":["http://www.mendeley.com/documents/?uuid=c8099a91-2bf8-4dc3-a292-9b58caeda5ba"]}],"mendeley":{"formattedCitation":"&lt;sup&gt;1&lt;/sup&gt;","plainTextFormattedCitation":"1","previouslyFormattedCitation":"&lt;sup&gt;3&lt;/sup&gt;"},"properties":{"formattedCitation":"{\\rtf \\super 1\\nosupersub{}}","noteIndex":0,"plainCitation":"1"},"schema":"https://github.com/citation-style-language/schema/raw/master/csl-citation.json"}</w:instrText>
      </w:r>
      <w:r w:rsidR="00666CE1" w:rsidRPr="00860A38">
        <w:rPr>
          <w:sz w:val="20"/>
          <w:szCs w:val="20"/>
        </w:rPr>
        <w:fldChar w:fldCharType="separate"/>
      </w:r>
      <w:r w:rsidR="003A6697" w:rsidRPr="003A6697">
        <w:rPr>
          <w:noProof/>
          <w:sz w:val="20"/>
          <w:szCs w:val="20"/>
          <w:vertAlign w:val="superscript"/>
        </w:rPr>
        <w:t>1</w:t>
      </w:r>
      <w:r w:rsidR="00666CE1" w:rsidRPr="00860A38">
        <w:rPr>
          <w:sz w:val="20"/>
          <w:szCs w:val="20"/>
        </w:rPr>
        <w:fldChar w:fldCharType="end"/>
      </w:r>
      <w:r w:rsidR="00666CE1" w:rsidRPr="00860A38">
        <w:rPr>
          <w:sz w:val="20"/>
          <w:szCs w:val="20"/>
        </w:rPr>
        <w:t xml:space="preserve"> </w:t>
      </w:r>
      <w:r w:rsidR="00952A30" w:rsidRPr="00860A38">
        <w:rPr>
          <w:sz w:val="20"/>
          <w:szCs w:val="20"/>
        </w:rPr>
        <w:t>on firearm and non-firearm suicide deaths within age, sex, and ethnic groups in the US, to standardized</w:t>
      </w:r>
      <w:r w:rsidR="008D354D" w:rsidRPr="00860A38">
        <w:rPr>
          <w:sz w:val="20"/>
          <w:szCs w:val="20"/>
        </w:rPr>
        <w:t xml:space="preserve"> these data</w:t>
      </w:r>
      <w:r w:rsidR="00E64884">
        <w:rPr>
          <w:sz w:val="20"/>
          <w:szCs w:val="20"/>
        </w:rPr>
        <w:t xml:space="preserve">. </w:t>
      </w:r>
    </w:p>
    <w:p w14:paraId="7DCF125D" w14:textId="0D728B85" w:rsidR="00121255" w:rsidRPr="00860A38" w:rsidRDefault="00121255" w:rsidP="004F0B7E">
      <w:pPr>
        <w:pStyle w:val="ListParagraph"/>
        <w:ind w:left="360"/>
        <w:rPr>
          <w:rFonts w:ascii="Times New Roman" w:hAnsi="Times New Roman" w:cs="Times New Roman"/>
          <w:sz w:val="20"/>
          <w:szCs w:val="20"/>
        </w:rPr>
      </w:pPr>
    </w:p>
    <w:p w14:paraId="7E5F31DF" w14:textId="77777777" w:rsidR="00413A5B" w:rsidRPr="00860A38" w:rsidRDefault="00413A5B" w:rsidP="004F0B7E">
      <w:pPr>
        <w:pStyle w:val="ListParagraph"/>
        <w:ind w:left="360"/>
        <w:rPr>
          <w:rFonts w:ascii="Times New Roman" w:hAnsi="Times New Roman" w:cs="Times New Roman"/>
          <w:sz w:val="20"/>
          <w:szCs w:val="20"/>
        </w:rPr>
      </w:pPr>
    </w:p>
    <w:p w14:paraId="6D79CF93" w14:textId="0647B41B" w:rsidR="00952A30" w:rsidRPr="00860A38" w:rsidRDefault="00621A5A" w:rsidP="004F0B7E">
      <w:pPr>
        <w:rPr>
          <w:sz w:val="20"/>
          <w:szCs w:val="20"/>
        </w:rPr>
      </w:pPr>
      <w:r w:rsidRPr="00860A38">
        <w:rPr>
          <w:sz w:val="20"/>
          <w:szCs w:val="20"/>
        </w:rPr>
        <w:t>6</w:t>
      </w:r>
      <w:r w:rsidR="00E64884">
        <w:rPr>
          <w:sz w:val="20"/>
          <w:szCs w:val="20"/>
        </w:rPr>
        <w:t xml:space="preserve">. </w:t>
      </w:r>
      <w:r w:rsidR="008D354D" w:rsidRPr="00860A38">
        <w:rPr>
          <w:sz w:val="20"/>
          <w:szCs w:val="20"/>
        </w:rPr>
        <w:t>To</w:t>
      </w:r>
      <w:r w:rsidR="0090500D" w:rsidRPr="00860A38">
        <w:rPr>
          <w:sz w:val="20"/>
          <w:szCs w:val="20"/>
        </w:rPr>
        <w:t xml:space="preserve"> standardize suicide rates using Canadian ethnic distributions within each sex</w:t>
      </w:r>
      <w:r w:rsidR="00332A91" w:rsidRPr="00860A38">
        <w:rPr>
          <w:sz w:val="20"/>
          <w:szCs w:val="20"/>
        </w:rPr>
        <w:t>-specific</w:t>
      </w:r>
      <w:r w:rsidR="0090500D" w:rsidRPr="00860A38">
        <w:rPr>
          <w:sz w:val="20"/>
          <w:szCs w:val="20"/>
        </w:rPr>
        <w:t xml:space="preserve"> age group, we approximated Canadian ethnicity groups using US </w:t>
      </w:r>
      <w:r w:rsidR="000E0762">
        <w:rPr>
          <w:sz w:val="20"/>
          <w:szCs w:val="20"/>
        </w:rPr>
        <w:t>ethnic</w:t>
      </w:r>
      <w:r w:rsidR="000E0762" w:rsidRPr="00860A38">
        <w:rPr>
          <w:sz w:val="20"/>
          <w:szCs w:val="20"/>
        </w:rPr>
        <w:t xml:space="preserve"> </w:t>
      </w:r>
      <w:r w:rsidR="0090500D" w:rsidRPr="00860A38">
        <w:rPr>
          <w:sz w:val="20"/>
          <w:szCs w:val="20"/>
        </w:rPr>
        <w:t>groups in the WISQARS death data</w:t>
      </w:r>
      <w:r w:rsidR="009A1C7C" w:rsidRPr="00860A38">
        <w:rPr>
          <w:sz w:val="20"/>
          <w:szCs w:val="20"/>
        </w:rPr>
        <w:t xml:space="preserve">, within the same </w:t>
      </w:r>
      <w:r w:rsidR="004D713B" w:rsidRPr="00860A38">
        <w:rPr>
          <w:sz w:val="20"/>
          <w:szCs w:val="20"/>
        </w:rPr>
        <w:t>sex-specific</w:t>
      </w:r>
      <w:r w:rsidR="009A1C7C" w:rsidRPr="00860A38">
        <w:rPr>
          <w:sz w:val="20"/>
          <w:szCs w:val="20"/>
        </w:rPr>
        <w:t xml:space="preserve"> age groups </w:t>
      </w:r>
      <w:r w:rsidR="004D713B" w:rsidRPr="00860A38">
        <w:rPr>
          <w:sz w:val="20"/>
          <w:szCs w:val="20"/>
        </w:rPr>
        <w:t>for which Statistics Canada provided data</w:t>
      </w:r>
      <w:r w:rsidR="00E64884">
        <w:rPr>
          <w:sz w:val="20"/>
          <w:szCs w:val="20"/>
        </w:rPr>
        <w:t xml:space="preserve">. </w:t>
      </w:r>
      <w:r w:rsidR="004D713B" w:rsidRPr="00860A38">
        <w:rPr>
          <w:sz w:val="20"/>
          <w:szCs w:val="20"/>
        </w:rPr>
        <w:t>We approximated the</w:t>
      </w:r>
      <w:r w:rsidR="0090500D" w:rsidRPr="00860A38">
        <w:rPr>
          <w:sz w:val="20"/>
          <w:szCs w:val="20"/>
        </w:rPr>
        <w:t xml:space="preserve"> “African” category using the </w:t>
      </w:r>
      <w:r w:rsidR="004D713B" w:rsidRPr="00860A38">
        <w:rPr>
          <w:sz w:val="20"/>
          <w:szCs w:val="20"/>
        </w:rPr>
        <w:t>“</w:t>
      </w:r>
      <w:r w:rsidR="0090500D" w:rsidRPr="00860A38">
        <w:rPr>
          <w:sz w:val="20"/>
          <w:szCs w:val="20"/>
        </w:rPr>
        <w:t>Black</w:t>
      </w:r>
      <w:r w:rsidR="004D713B" w:rsidRPr="00860A38">
        <w:rPr>
          <w:sz w:val="20"/>
          <w:szCs w:val="20"/>
        </w:rPr>
        <w:t>”</w:t>
      </w:r>
      <w:r w:rsidR="0090500D" w:rsidRPr="00860A38">
        <w:rPr>
          <w:sz w:val="20"/>
          <w:szCs w:val="20"/>
        </w:rPr>
        <w:t xml:space="preserve"> category in the US data and the “Aboriginal” category using the </w:t>
      </w:r>
      <w:r w:rsidR="004D713B" w:rsidRPr="00860A38">
        <w:rPr>
          <w:sz w:val="20"/>
          <w:szCs w:val="20"/>
        </w:rPr>
        <w:t>“</w:t>
      </w:r>
      <w:r w:rsidR="0090500D" w:rsidRPr="00860A38">
        <w:rPr>
          <w:sz w:val="20"/>
          <w:szCs w:val="20"/>
        </w:rPr>
        <w:t>American Indian/Alaska Native</w:t>
      </w:r>
      <w:r w:rsidR="004D713B" w:rsidRPr="00860A38">
        <w:rPr>
          <w:sz w:val="20"/>
          <w:szCs w:val="20"/>
        </w:rPr>
        <w:t>”</w:t>
      </w:r>
      <w:r w:rsidR="0090500D" w:rsidRPr="00860A38">
        <w:rPr>
          <w:sz w:val="20"/>
          <w:szCs w:val="20"/>
        </w:rPr>
        <w:t xml:space="preserve"> category </w:t>
      </w:r>
      <w:r w:rsidR="004D713B" w:rsidRPr="00860A38">
        <w:rPr>
          <w:sz w:val="20"/>
          <w:szCs w:val="20"/>
        </w:rPr>
        <w:t>in</w:t>
      </w:r>
      <w:r w:rsidR="0090500D" w:rsidRPr="00860A38">
        <w:rPr>
          <w:sz w:val="20"/>
          <w:szCs w:val="20"/>
        </w:rPr>
        <w:t xml:space="preserve"> the US data</w:t>
      </w:r>
      <w:r w:rsidR="009A1C7C" w:rsidRPr="00860A38">
        <w:rPr>
          <w:sz w:val="20"/>
          <w:szCs w:val="20"/>
        </w:rPr>
        <w:t>, as seen in Table</w:t>
      </w:r>
      <w:r w:rsidR="00DF38D3" w:rsidRPr="00860A38">
        <w:rPr>
          <w:sz w:val="20"/>
          <w:szCs w:val="20"/>
        </w:rPr>
        <w:t xml:space="preserve"> </w:t>
      </w:r>
      <w:r w:rsidR="00B75276">
        <w:rPr>
          <w:sz w:val="20"/>
          <w:szCs w:val="20"/>
        </w:rPr>
        <w:t>S</w:t>
      </w:r>
      <w:r w:rsidR="00DF38D3" w:rsidRPr="00860A38">
        <w:rPr>
          <w:sz w:val="20"/>
          <w:szCs w:val="20"/>
        </w:rPr>
        <w:t>2</w:t>
      </w:r>
      <w:r w:rsidR="009A1C7C" w:rsidRPr="00860A38">
        <w:rPr>
          <w:sz w:val="20"/>
          <w:szCs w:val="20"/>
        </w:rPr>
        <w:t xml:space="preserve"> below for US deaths in males </w:t>
      </w:r>
      <w:r w:rsidR="004D713B" w:rsidRPr="00860A38">
        <w:rPr>
          <w:sz w:val="20"/>
          <w:szCs w:val="20"/>
        </w:rPr>
        <w:t xml:space="preserve">aged </w:t>
      </w:r>
      <w:r w:rsidR="009A1C7C" w:rsidRPr="00860A38">
        <w:rPr>
          <w:sz w:val="20"/>
          <w:szCs w:val="20"/>
        </w:rPr>
        <w:t>0-14</w:t>
      </w:r>
      <w:r w:rsidR="00E64884">
        <w:rPr>
          <w:sz w:val="20"/>
          <w:szCs w:val="20"/>
        </w:rPr>
        <w:t xml:space="preserve">. </w:t>
      </w:r>
      <w:r w:rsidR="004D713B" w:rsidRPr="00860A38">
        <w:rPr>
          <w:sz w:val="20"/>
          <w:szCs w:val="20"/>
        </w:rPr>
        <w:t>For each sex-specific age group, w</w:t>
      </w:r>
      <w:r w:rsidR="0090500D" w:rsidRPr="00860A38">
        <w:rPr>
          <w:sz w:val="20"/>
          <w:szCs w:val="20"/>
        </w:rPr>
        <w:t xml:space="preserve">e combined the death counts and population denominators in the </w:t>
      </w:r>
      <w:r w:rsidR="004D713B" w:rsidRPr="00860A38">
        <w:rPr>
          <w:sz w:val="20"/>
          <w:szCs w:val="20"/>
        </w:rPr>
        <w:t>“</w:t>
      </w:r>
      <w:r w:rsidR="0090500D" w:rsidRPr="00860A38">
        <w:rPr>
          <w:sz w:val="20"/>
          <w:szCs w:val="20"/>
        </w:rPr>
        <w:t>Asian/Pacific Islander</w:t>
      </w:r>
      <w:r w:rsidR="004D713B" w:rsidRPr="00860A38">
        <w:rPr>
          <w:sz w:val="20"/>
          <w:szCs w:val="20"/>
        </w:rPr>
        <w:t>”</w:t>
      </w:r>
      <w:r w:rsidR="0090500D" w:rsidRPr="00860A38">
        <w:rPr>
          <w:sz w:val="20"/>
          <w:szCs w:val="20"/>
        </w:rPr>
        <w:t xml:space="preserve"> group with </w:t>
      </w:r>
      <w:r w:rsidR="00332A91" w:rsidRPr="00860A38">
        <w:rPr>
          <w:sz w:val="20"/>
          <w:szCs w:val="20"/>
        </w:rPr>
        <w:t xml:space="preserve">those in </w:t>
      </w:r>
      <w:r w:rsidR="0090500D" w:rsidRPr="00860A38">
        <w:rPr>
          <w:sz w:val="20"/>
          <w:szCs w:val="20"/>
        </w:rPr>
        <w:t xml:space="preserve">the </w:t>
      </w:r>
      <w:r w:rsidR="004D713B" w:rsidRPr="00860A38">
        <w:rPr>
          <w:sz w:val="20"/>
          <w:szCs w:val="20"/>
        </w:rPr>
        <w:t>“</w:t>
      </w:r>
      <w:r w:rsidR="0090500D" w:rsidRPr="00860A38">
        <w:rPr>
          <w:sz w:val="20"/>
          <w:szCs w:val="20"/>
        </w:rPr>
        <w:t>White</w:t>
      </w:r>
      <w:r w:rsidR="004D713B" w:rsidRPr="00860A38">
        <w:rPr>
          <w:sz w:val="20"/>
          <w:szCs w:val="20"/>
        </w:rPr>
        <w:t>”</w:t>
      </w:r>
      <w:r w:rsidR="0090500D" w:rsidRPr="00860A38">
        <w:rPr>
          <w:sz w:val="20"/>
          <w:szCs w:val="20"/>
        </w:rPr>
        <w:t xml:space="preserve"> group, to approximate a “non-</w:t>
      </w:r>
      <w:r w:rsidR="004D713B" w:rsidRPr="00860A38">
        <w:rPr>
          <w:sz w:val="20"/>
          <w:szCs w:val="20"/>
        </w:rPr>
        <w:t xml:space="preserve">Aboriginal, non-African” group, </w:t>
      </w:r>
      <w:r w:rsidR="0090500D" w:rsidRPr="00860A38">
        <w:rPr>
          <w:sz w:val="20"/>
          <w:szCs w:val="20"/>
        </w:rPr>
        <w:t>as seen in the third row of the table</w:t>
      </w:r>
      <w:r w:rsidR="00E64884">
        <w:rPr>
          <w:sz w:val="20"/>
          <w:szCs w:val="20"/>
        </w:rPr>
        <w:t xml:space="preserve">. </w:t>
      </w:r>
      <w:r w:rsidR="004D713B" w:rsidRPr="00860A38">
        <w:rPr>
          <w:sz w:val="20"/>
          <w:szCs w:val="20"/>
        </w:rPr>
        <w:t>We obtained total suicide-fatality and cause-specific suicide fatality data in the sex-specific age groups by these three ethnicity categories</w:t>
      </w:r>
      <w:r w:rsidR="007A2028">
        <w:rPr>
          <w:sz w:val="20"/>
          <w:szCs w:val="20"/>
        </w:rPr>
        <w:t>.</w:t>
      </w:r>
    </w:p>
    <w:p w14:paraId="69BEE6B0" w14:textId="70124529" w:rsidR="00121255" w:rsidRDefault="00121255" w:rsidP="004F0B7E">
      <w:pPr>
        <w:rPr>
          <w:sz w:val="20"/>
          <w:szCs w:val="20"/>
        </w:rPr>
      </w:pPr>
    </w:p>
    <w:p w14:paraId="07F416B5" w14:textId="5691CB8E" w:rsidR="00860A38" w:rsidRDefault="00860A38" w:rsidP="004F0B7E">
      <w:pPr>
        <w:rPr>
          <w:sz w:val="20"/>
          <w:szCs w:val="20"/>
        </w:rPr>
      </w:pPr>
    </w:p>
    <w:sectPr w:rsidR="00860A38" w:rsidSect="00B26793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BAE95A3" w14:textId="77777777" w:rsidR="004F754B" w:rsidRDefault="004F754B" w:rsidP="00133E3E">
      <w:r>
        <w:separator/>
      </w:r>
    </w:p>
  </w:endnote>
  <w:endnote w:type="continuationSeparator" w:id="0">
    <w:p w14:paraId="309E548E" w14:textId="77777777" w:rsidR="004F754B" w:rsidRDefault="004F754B" w:rsidP="00133E3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166875709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4F12E4F" w14:textId="6A8A877B" w:rsidR="004A63E3" w:rsidRDefault="004A63E3" w:rsidP="00F2034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FB24441" w14:textId="77777777" w:rsidR="004A63E3" w:rsidRDefault="004A63E3" w:rsidP="004F0B7E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-113933723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1B13058" w14:textId="2CC28CC8" w:rsidR="004A63E3" w:rsidRDefault="004A63E3" w:rsidP="00F2034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FF1A7E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114B004" w14:textId="77777777" w:rsidR="004A63E3" w:rsidRDefault="004A63E3" w:rsidP="004F0B7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349650C" w14:textId="77777777" w:rsidR="004F754B" w:rsidRDefault="004F754B" w:rsidP="00133E3E">
      <w:r>
        <w:separator/>
      </w:r>
    </w:p>
  </w:footnote>
  <w:footnote w:type="continuationSeparator" w:id="0">
    <w:p w14:paraId="48F76B53" w14:textId="77777777" w:rsidR="004F754B" w:rsidRDefault="004F754B" w:rsidP="00133E3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5A574C6"/>
    <w:multiLevelType w:val="hybridMultilevel"/>
    <w:tmpl w:val="EEFCBA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15D6EA8"/>
    <w:multiLevelType w:val="hybridMultilevel"/>
    <w:tmpl w:val="1A5EEA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73D5C"/>
    <w:rsid w:val="00002305"/>
    <w:rsid w:val="000306CB"/>
    <w:rsid w:val="00036119"/>
    <w:rsid w:val="0004206E"/>
    <w:rsid w:val="000468CE"/>
    <w:rsid w:val="00056C44"/>
    <w:rsid w:val="000603A5"/>
    <w:rsid w:val="00073E4F"/>
    <w:rsid w:val="000834CD"/>
    <w:rsid w:val="000867F8"/>
    <w:rsid w:val="000B2AE2"/>
    <w:rsid w:val="000B3BD6"/>
    <w:rsid w:val="000C057C"/>
    <w:rsid w:val="000C1084"/>
    <w:rsid w:val="000C225A"/>
    <w:rsid w:val="000C37B9"/>
    <w:rsid w:val="000E0762"/>
    <w:rsid w:val="000F7D4A"/>
    <w:rsid w:val="001056BF"/>
    <w:rsid w:val="00106779"/>
    <w:rsid w:val="001117DD"/>
    <w:rsid w:val="00112477"/>
    <w:rsid w:val="00121255"/>
    <w:rsid w:val="001224F3"/>
    <w:rsid w:val="00127482"/>
    <w:rsid w:val="00133E3E"/>
    <w:rsid w:val="00134A86"/>
    <w:rsid w:val="00137C6D"/>
    <w:rsid w:val="001436F4"/>
    <w:rsid w:val="00150338"/>
    <w:rsid w:val="00155C05"/>
    <w:rsid w:val="00160321"/>
    <w:rsid w:val="001619E3"/>
    <w:rsid w:val="0016290E"/>
    <w:rsid w:val="00171222"/>
    <w:rsid w:val="00185A30"/>
    <w:rsid w:val="001863A9"/>
    <w:rsid w:val="001868C6"/>
    <w:rsid w:val="00187595"/>
    <w:rsid w:val="00197AAD"/>
    <w:rsid w:val="001A4F01"/>
    <w:rsid w:val="001B1855"/>
    <w:rsid w:val="001B2231"/>
    <w:rsid w:val="001C0035"/>
    <w:rsid w:val="001C0D7D"/>
    <w:rsid w:val="001C54B2"/>
    <w:rsid w:val="001D1141"/>
    <w:rsid w:val="001D6148"/>
    <w:rsid w:val="001E03B0"/>
    <w:rsid w:val="001E0C18"/>
    <w:rsid w:val="001E26A2"/>
    <w:rsid w:val="00204790"/>
    <w:rsid w:val="0020483A"/>
    <w:rsid w:val="00210567"/>
    <w:rsid w:val="002135D6"/>
    <w:rsid w:val="002158E3"/>
    <w:rsid w:val="00222874"/>
    <w:rsid w:val="00222F52"/>
    <w:rsid w:val="00227A45"/>
    <w:rsid w:val="002341CB"/>
    <w:rsid w:val="0024795A"/>
    <w:rsid w:val="00254066"/>
    <w:rsid w:val="002638B5"/>
    <w:rsid w:val="00264AA9"/>
    <w:rsid w:val="00274A8B"/>
    <w:rsid w:val="002811E7"/>
    <w:rsid w:val="00281999"/>
    <w:rsid w:val="0029691D"/>
    <w:rsid w:val="002A3FC3"/>
    <w:rsid w:val="002B1A69"/>
    <w:rsid w:val="002B4079"/>
    <w:rsid w:val="002B4498"/>
    <w:rsid w:val="002C7421"/>
    <w:rsid w:val="002C7A5C"/>
    <w:rsid w:val="002D43DA"/>
    <w:rsid w:val="002D6527"/>
    <w:rsid w:val="002D67A4"/>
    <w:rsid w:val="002E1173"/>
    <w:rsid w:val="002F102D"/>
    <w:rsid w:val="00300FC0"/>
    <w:rsid w:val="003054A2"/>
    <w:rsid w:val="00312192"/>
    <w:rsid w:val="00314069"/>
    <w:rsid w:val="00332A91"/>
    <w:rsid w:val="00333E42"/>
    <w:rsid w:val="00335980"/>
    <w:rsid w:val="003372D7"/>
    <w:rsid w:val="0034560C"/>
    <w:rsid w:val="0035210E"/>
    <w:rsid w:val="00357CAF"/>
    <w:rsid w:val="003616CD"/>
    <w:rsid w:val="00372353"/>
    <w:rsid w:val="0038768D"/>
    <w:rsid w:val="00390E1B"/>
    <w:rsid w:val="003927C3"/>
    <w:rsid w:val="003927EF"/>
    <w:rsid w:val="003968BC"/>
    <w:rsid w:val="003A2A70"/>
    <w:rsid w:val="003A34FD"/>
    <w:rsid w:val="003A6697"/>
    <w:rsid w:val="003B73C7"/>
    <w:rsid w:val="003D5E35"/>
    <w:rsid w:val="003E05EC"/>
    <w:rsid w:val="003E1585"/>
    <w:rsid w:val="003E2B44"/>
    <w:rsid w:val="003E4B24"/>
    <w:rsid w:val="003F16B4"/>
    <w:rsid w:val="003F71D3"/>
    <w:rsid w:val="004100C4"/>
    <w:rsid w:val="00413A48"/>
    <w:rsid w:val="00413A5B"/>
    <w:rsid w:val="00414967"/>
    <w:rsid w:val="00420B89"/>
    <w:rsid w:val="00425834"/>
    <w:rsid w:val="004333F0"/>
    <w:rsid w:val="00444C4A"/>
    <w:rsid w:val="00446EB9"/>
    <w:rsid w:val="00451356"/>
    <w:rsid w:val="00456CDF"/>
    <w:rsid w:val="0045794C"/>
    <w:rsid w:val="00466A72"/>
    <w:rsid w:val="004800BC"/>
    <w:rsid w:val="0049574D"/>
    <w:rsid w:val="00497DBE"/>
    <w:rsid w:val="004A13FB"/>
    <w:rsid w:val="004A63E3"/>
    <w:rsid w:val="004B39A5"/>
    <w:rsid w:val="004D713B"/>
    <w:rsid w:val="004E34B7"/>
    <w:rsid w:val="004F0B7E"/>
    <w:rsid w:val="004F754B"/>
    <w:rsid w:val="005076C5"/>
    <w:rsid w:val="00511F17"/>
    <w:rsid w:val="00524BBF"/>
    <w:rsid w:val="005661D8"/>
    <w:rsid w:val="005811D1"/>
    <w:rsid w:val="00586BEA"/>
    <w:rsid w:val="005A386E"/>
    <w:rsid w:val="005B31B3"/>
    <w:rsid w:val="005D260F"/>
    <w:rsid w:val="005D7745"/>
    <w:rsid w:val="005E104B"/>
    <w:rsid w:val="005E2C85"/>
    <w:rsid w:val="005E747D"/>
    <w:rsid w:val="00600E53"/>
    <w:rsid w:val="00621A5A"/>
    <w:rsid w:val="00623ECA"/>
    <w:rsid w:val="006241B7"/>
    <w:rsid w:val="00643509"/>
    <w:rsid w:val="006457D6"/>
    <w:rsid w:val="00666CE1"/>
    <w:rsid w:val="00676494"/>
    <w:rsid w:val="00685093"/>
    <w:rsid w:val="006A2064"/>
    <w:rsid w:val="006B1156"/>
    <w:rsid w:val="006B4083"/>
    <w:rsid w:val="006C0D16"/>
    <w:rsid w:val="006C1FC2"/>
    <w:rsid w:val="006D59DC"/>
    <w:rsid w:val="006E20C6"/>
    <w:rsid w:val="006E40F4"/>
    <w:rsid w:val="006E5FC1"/>
    <w:rsid w:val="006F0A8D"/>
    <w:rsid w:val="006F6102"/>
    <w:rsid w:val="006F71C3"/>
    <w:rsid w:val="00703949"/>
    <w:rsid w:val="0070629F"/>
    <w:rsid w:val="00733B3C"/>
    <w:rsid w:val="0073465C"/>
    <w:rsid w:val="00735CC6"/>
    <w:rsid w:val="007371F0"/>
    <w:rsid w:val="007406D1"/>
    <w:rsid w:val="0074374D"/>
    <w:rsid w:val="00752E7B"/>
    <w:rsid w:val="0077664B"/>
    <w:rsid w:val="00783350"/>
    <w:rsid w:val="00785EFE"/>
    <w:rsid w:val="007A2028"/>
    <w:rsid w:val="007D2B7D"/>
    <w:rsid w:val="00807096"/>
    <w:rsid w:val="008157A5"/>
    <w:rsid w:val="00823755"/>
    <w:rsid w:val="00836491"/>
    <w:rsid w:val="00836DB2"/>
    <w:rsid w:val="00843830"/>
    <w:rsid w:val="00853337"/>
    <w:rsid w:val="00860A38"/>
    <w:rsid w:val="00863ACD"/>
    <w:rsid w:val="00880CBB"/>
    <w:rsid w:val="00881713"/>
    <w:rsid w:val="00884039"/>
    <w:rsid w:val="00886D9A"/>
    <w:rsid w:val="008B53AB"/>
    <w:rsid w:val="008B558E"/>
    <w:rsid w:val="008B6F77"/>
    <w:rsid w:val="008D354D"/>
    <w:rsid w:val="008D4E05"/>
    <w:rsid w:val="008F76B9"/>
    <w:rsid w:val="0090500D"/>
    <w:rsid w:val="00935B42"/>
    <w:rsid w:val="00935D74"/>
    <w:rsid w:val="00952A30"/>
    <w:rsid w:val="00955E20"/>
    <w:rsid w:val="009573D0"/>
    <w:rsid w:val="00961A6E"/>
    <w:rsid w:val="00964D1C"/>
    <w:rsid w:val="00964FE0"/>
    <w:rsid w:val="009815D4"/>
    <w:rsid w:val="00994B78"/>
    <w:rsid w:val="009A1C7C"/>
    <w:rsid w:val="009A3F27"/>
    <w:rsid w:val="009A5015"/>
    <w:rsid w:val="00A02451"/>
    <w:rsid w:val="00A056B2"/>
    <w:rsid w:val="00A11D2F"/>
    <w:rsid w:val="00A23A5A"/>
    <w:rsid w:val="00A252A0"/>
    <w:rsid w:val="00A31753"/>
    <w:rsid w:val="00A37B18"/>
    <w:rsid w:val="00A763D1"/>
    <w:rsid w:val="00AB63D5"/>
    <w:rsid w:val="00AD54E1"/>
    <w:rsid w:val="00AE0853"/>
    <w:rsid w:val="00AE0911"/>
    <w:rsid w:val="00AE3E9F"/>
    <w:rsid w:val="00AE5C3F"/>
    <w:rsid w:val="00AF1AE2"/>
    <w:rsid w:val="00AF50CB"/>
    <w:rsid w:val="00AF6658"/>
    <w:rsid w:val="00B07FCD"/>
    <w:rsid w:val="00B156E6"/>
    <w:rsid w:val="00B213B9"/>
    <w:rsid w:val="00B22E20"/>
    <w:rsid w:val="00B26793"/>
    <w:rsid w:val="00B32F8A"/>
    <w:rsid w:val="00B34E8C"/>
    <w:rsid w:val="00B4087D"/>
    <w:rsid w:val="00B5573A"/>
    <w:rsid w:val="00B75276"/>
    <w:rsid w:val="00BA5A6B"/>
    <w:rsid w:val="00BB5291"/>
    <w:rsid w:val="00BD2A3B"/>
    <w:rsid w:val="00BD6B3E"/>
    <w:rsid w:val="00BE2162"/>
    <w:rsid w:val="00C00EF5"/>
    <w:rsid w:val="00C055C2"/>
    <w:rsid w:val="00C11460"/>
    <w:rsid w:val="00C11D16"/>
    <w:rsid w:val="00C1475F"/>
    <w:rsid w:val="00C207EE"/>
    <w:rsid w:val="00C231A6"/>
    <w:rsid w:val="00C2546A"/>
    <w:rsid w:val="00C25BDC"/>
    <w:rsid w:val="00C27127"/>
    <w:rsid w:val="00C42B2B"/>
    <w:rsid w:val="00C652EE"/>
    <w:rsid w:val="00C77918"/>
    <w:rsid w:val="00C80A55"/>
    <w:rsid w:val="00CA77B1"/>
    <w:rsid w:val="00CC2890"/>
    <w:rsid w:val="00CD44D1"/>
    <w:rsid w:val="00CD44D3"/>
    <w:rsid w:val="00CE78D6"/>
    <w:rsid w:val="00CF0FE7"/>
    <w:rsid w:val="00CF2655"/>
    <w:rsid w:val="00CF2BA9"/>
    <w:rsid w:val="00CF2F86"/>
    <w:rsid w:val="00CF5145"/>
    <w:rsid w:val="00D0050E"/>
    <w:rsid w:val="00D05977"/>
    <w:rsid w:val="00D15BA0"/>
    <w:rsid w:val="00D27F95"/>
    <w:rsid w:val="00D410F6"/>
    <w:rsid w:val="00D45A72"/>
    <w:rsid w:val="00D67498"/>
    <w:rsid w:val="00D701BB"/>
    <w:rsid w:val="00D81F97"/>
    <w:rsid w:val="00D96C02"/>
    <w:rsid w:val="00DA3DA0"/>
    <w:rsid w:val="00DD5CD9"/>
    <w:rsid w:val="00DD797F"/>
    <w:rsid w:val="00DE3F6F"/>
    <w:rsid w:val="00DF38D3"/>
    <w:rsid w:val="00DF7CDA"/>
    <w:rsid w:val="00E02CB5"/>
    <w:rsid w:val="00E0316C"/>
    <w:rsid w:val="00E046FD"/>
    <w:rsid w:val="00E106EA"/>
    <w:rsid w:val="00E13ECC"/>
    <w:rsid w:val="00E30741"/>
    <w:rsid w:val="00E30CEF"/>
    <w:rsid w:val="00E31DA5"/>
    <w:rsid w:val="00E32DD8"/>
    <w:rsid w:val="00E340FE"/>
    <w:rsid w:val="00E34E9A"/>
    <w:rsid w:val="00E43E47"/>
    <w:rsid w:val="00E64884"/>
    <w:rsid w:val="00E9578B"/>
    <w:rsid w:val="00EA0076"/>
    <w:rsid w:val="00EA5C6F"/>
    <w:rsid w:val="00EC5DC9"/>
    <w:rsid w:val="00ED2B4D"/>
    <w:rsid w:val="00ED7343"/>
    <w:rsid w:val="00F01149"/>
    <w:rsid w:val="00F02143"/>
    <w:rsid w:val="00F033AA"/>
    <w:rsid w:val="00F03D5C"/>
    <w:rsid w:val="00F06569"/>
    <w:rsid w:val="00F0710D"/>
    <w:rsid w:val="00F2034F"/>
    <w:rsid w:val="00F32F99"/>
    <w:rsid w:val="00F46B01"/>
    <w:rsid w:val="00F55F42"/>
    <w:rsid w:val="00F57736"/>
    <w:rsid w:val="00F609C0"/>
    <w:rsid w:val="00F73D5C"/>
    <w:rsid w:val="00F76630"/>
    <w:rsid w:val="00F769E5"/>
    <w:rsid w:val="00F80018"/>
    <w:rsid w:val="00F90DE9"/>
    <w:rsid w:val="00F91A2A"/>
    <w:rsid w:val="00FA7330"/>
    <w:rsid w:val="00FB685C"/>
    <w:rsid w:val="00FC51D0"/>
    <w:rsid w:val="00FC5501"/>
    <w:rsid w:val="00FD1D0F"/>
    <w:rsid w:val="00FE7178"/>
    <w:rsid w:val="00FF0D48"/>
    <w:rsid w:val="00FF1A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1165079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14069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73D5C"/>
    <w:pPr>
      <w:ind w:left="720"/>
      <w:contextualSpacing/>
    </w:pPr>
    <w:rPr>
      <w:rFonts w:asciiTheme="minorHAnsi" w:hAnsiTheme="minorHAnsi" w:cstheme="minorBid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63D5"/>
    <w:rPr>
      <w:rFonts w:eastAsia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3D5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E5C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E5C3F"/>
    <w:rPr>
      <w:rFonts w:asciiTheme="minorHAnsi" w:eastAsiaTheme="minorEastAsia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E5C3F"/>
    <w:rPr>
      <w:rFonts w:eastAsiaTheme="minorEastAsia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33E3E"/>
    <w:pPr>
      <w:tabs>
        <w:tab w:val="center" w:pos="4680"/>
        <w:tab w:val="right" w:pos="9360"/>
      </w:tabs>
    </w:pPr>
    <w:rPr>
      <w:rFonts w:eastAsia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133E3E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133E3E"/>
    <w:pPr>
      <w:tabs>
        <w:tab w:val="center" w:pos="4680"/>
        <w:tab w:val="right" w:pos="936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133E3E"/>
    <w:rPr>
      <w:rFonts w:ascii="Times New Roman" w:eastAsia="Times New Roman" w:hAnsi="Times New Roman" w:cs="Times New Roman"/>
    </w:rPr>
  </w:style>
  <w:style w:type="character" w:customStyle="1" w:styleId="apple-converted-space">
    <w:name w:val="apple-converted-space"/>
    <w:basedOn w:val="DefaultParagraphFont"/>
    <w:rsid w:val="007406D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7421"/>
    <w:rPr>
      <w:rFonts w:ascii="Times New Roman" w:eastAsia="Times New Roman" w:hAnsi="Times New Roman" w:cs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7421"/>
    <w:rPr>
      <w:rFonts w:ascii="Times New Roman" w:eastAsia="Times New Roman" w:hAnsi="Times New Roman" w:cs="Times New Roman"/>
      <w:b/>
      <w:bCs/>
      <w:sz w:val="20"/>
      <w:szCs w:val="20"/>
    </w:rPr>
  </w:style>
  <w:style w:type="table" w:styleId="TableGrid">
    <w:name w:val="Table Grid"/>
    <w:basedOn w:val="TableNormal"/>
    <w:uiPriority w:val="39"/>
    <w:rsid w:val="000361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4F0B7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14069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73D5C"/>
    <w:pPr>
      <w:ind w:left="720"/>
      <w:contextualSpacing/>
    </w:pPr>
    <w:rPr>
      <w:rFonts w:asciiTheme="minorHAnsi" w:hAnsiTheme="minorHAnsi" w:cstheme="minorBid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63D5"/>
    <w:rPr>
      <w:rFonts w:eastAsia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3D5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E5C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E5C3F"/>
    <w:rPr>
      <w:rFonts w:asciiTheme="minorHAnsi" w:eastAsiaTheme="minorEastAsia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E5C3F"/>
    <w:rPr>
      <w:rFonts w:eastAsiaTheme="minorEastAsia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33E3E"/>
    <w:pPr>
      <w:tabs>
        <w:tab w:val="center" w:pos="4680"/>
        <w:tab w:val="right" w:pos="9360"/>
      </w:tabs>
    </w:pPr>
    <w:rPr>
      <w:rFonts w:eastAsia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133E3E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133E3E"/>
    <w:pPr>
      <w:tabs>
        <w:tab w:val="center" w:pos="4680"/>
        <w:tab w:val="right" w:pos="936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133E3E"/>
    <w:rPr>
      <w:rFonts w:ascii="Times New Roman" w:eastAsia="Times New Roman" w:hAnsi="Times New Roman" w:cs="Times New Roman"/>
    </w:rPr>
  </w:style>
  <w:style w:type="character" w:customStyle="1" w:styleId="apple-converted-space">
    <w:name w:val="apple-converted-space"/>
    <w:basedOn w:val="DefaultParagraphFont"/>
    <w:rsid w:val="007406D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7421"/>
    <w:rPr>
      <w:rFonts w:ascii="Times New Roman" w:eastAsia="Times New Roman" w:hAnsi="Times New Roman" w:cs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7421"/>
    <w:rPr>
      <w:rFonts w:ascii="Times New Roman" w:eastAsia="Times New Roman" w:hAnsi="Times New Roman" w:cs="Times New Roman"/>
      <w:b/>
      <w:bCs/>
      <w:sz w:val="20"/>
      <w:szCs w:val="20"/>
    </w:rPr>
  </w:style>
  <w:style w:type="table" w:styleId="TableGrid">
    <w:name w:val="Table Grid"/>
    <w:basedOn w:val="TableNormal"/>
    <w:uiPriority w:val="39"/>
    <w:rsid w:val="000361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4F0B7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883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02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899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94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44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78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00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14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26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91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3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07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618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09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057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21AE9B4-891B-4779-A6F3-C1C34552DD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75</Words>
  <Characters>2712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pson, Laura Ann</dc:creator>
  <cp:keywords/>
  <dc:description/>
  <cp:lastModifiedBy>Guna Sankar</cp:lastModifiedBy>
  <cp:revision>4</cp:revision>
  <dcterms:created xsi:type="dcterms:W3CDTF">2020-03-09T17:42:00Z</dcterms:created>
  <dcterms:modified xsi:type="dcterms:W3CDTF">2020-04-23T15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2e3f957-7bf4-3c0e-a1eb-906a5951d056</vt:lpwstr>
  </property>
  <property fmtid="{D5CDD505-2E9C-101B-9397-08002B2CF9AE}" pid="4" name="Mendeley Citation Style_1">
    <vt:lpwstr>http://www.zotero.org/styles/american-medical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bmj-open</vt:lpwstr>
  </property>
  <property fmtid="{D5CDD505-2E9C-101B-9397-08002B2CF9AE}" pid="12" name="Mendeley Recent Style Name 3_1">
    <vt:lpwstr>BMJ Ope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9th edition - Harvard</vt:lpwstr>
  </property>
  <property fmtid="{D5CDD505-2E9C-101B-9397-08002B2CF9AE}" pid="17" name="Mendeley Recent Style Id 6_1">
    <vt:lpwstr>http://www.zotero.org/styles/frontiers-in-psychiatry</vt:lpwstr>
  </property>
  <property fmtid="{D5CDD505-2E9C-101B-9397-08002B2CF9AE}" pid="18" name="Mendeley Recent Style Name 6_1">
    <vt:lpwstr>Frontiers in Psychiatry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springer-basic-brackets</vt:lpwstr>
  </property>
  <property fmtid="{D5CDD505-2E9C-101B-9397-08002B2CF9AE}" pid="22" name="Mendeley Recent Style Name 8_1">
    <vt:lpwstr>Springer - Basic (numeric, brackets)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